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pPr w:leftFromText="180" w:rightFromText="180" w:vertAnchor="text" w:horzAnchor="margin" w:tblpXSpec="center" w:tblpY="388"/>
        <w:tblOverlap w:val="never"/>
        <w:tblW w:w="93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22"/>
        <w:gridCol w:w="6982"/>
      </w:tblGrid>
      <w:tr w:rsidR="00A77EA8" w:rsidRPr="00F70AD3" w:rsidTr="00A77EA8">
        <w:trPr>
          <w:trHeight w:val="302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b/>
                <w:bCs/>
                <w:sz w:val="20"/>
                <w:szCs w:val="20"/>
              </w:rPr>
            </w:pPr>
            <w:r w:rsidRPr="00F70AD3">
              <w:rPr>
                <w:rFonts w:cstheme="minorHAnsi"/>
                <w:b/>
                <w:bCs/>
                <w:sz w:val="20"/>
                <w:szCs w:val="20"/>
              </w:rPr>
              <w:t>Covariate (reference)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 w:rsidRPr="00F70AD3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ICD-9-CM Codes</w:t>
            </w:r>
          </w:p>
        </w:tc>
      </w:tr>
      <w:tr w:rsidR="00A77EA8" w:rsidRPr="00F70AD3" w:rsidTr="00A77EA8">
        <w:trPr>
          <w:trHeight w:val="888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Pain related diagnoses</w: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YXVyPC9BdXRob3I+PFllYXI+MjAwNzwvWWVhcj48UmVj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YXVyPC9BdXRob3I+PFllYXI+MjAwNzwvWWVhcj48UmVj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Pr="00A466B5">
              <w:rPr>
                <w:rFonts w:cstheme="minorHAnsi"/>
                <w:noProof/>
                <w:sz w:val="20"/>
                <w:szCs w:val="20"/>
                <w:vertAlign w:val="superscript"/>
              </w:rPr>
              <w:t>20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F70AD3">
              <w:rPr>
                <w:rFonts w:asciiTheme="minorHAnsi" w:hAnsiTheme="minorHAnsi" w:cstheme="minorHAnsi"/>
                <w:sz w:val="20"/>
                <w:szCs w:val="20"/>
              </w:rPr>
              <w:t>250.6X, 307.81, 307.89, 346.xx, 350.8, 353.6, 454.8, 524.6X, 526.9, 564.1, 608.9, 625.9, 714.X, 715.X, 716.X, 719.4X, 721.X, 722.X, 723.3, 724.X, 726.X, 729.X, 780.99, 784.0, 786.5X, 789.0X, 846.9</w:t>
            </w:r>
          </w:p>
        </w:tc>
      </w:tr>
      <w:tr w:rsidR="00A77EA8" w:rsidRPr="00F70AD3" w:rsidTr="00A77EA8">
        <w:trPr>
          <w:trHeight w:val="302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Nicotine use disorder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305.1,V15.82</w:t>
            </w:r>
          </w:p>
        </w:tc>
      </w:tr>
      <w:tr w:rsidR="00A77EA8" w:rsidRPr="00F70AD3" w:rsidTr="00A77EA8">
        <w:trPr>
          <w:trHeight w:val="279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Alcohol use disorder</w: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YXJyaXM8L0F1dGhvcj48WWVhcj4yMDE1PC9ZZWFyPjxS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YXJyaXM8L0F1dGhvcj48WWVhcj4yMDE1PC9ZZWFyPjxS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Pr="00A466B5">
              <w:rPr>
                <w:rFonts w:cstheme="minorHAnsi"/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291.x; 303.00-303.02;, 303.90-303.92, 305.00-305.02; 535.3; 571.1</w:t>
            </w:r>
          </w:p>
        </w:tc>
      </w:tr>
      <w:tr w:rsidR="00A77EA8" w:rsidRPr="00F70AD3" w:rsidTr="00A77EA8">
        <w:trPr>
          <w:trHeight w:val="1823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 xml:space="preserve">Other substance use disorders 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Cocaine 304.2, 304.20-304.22,305.6, 305.60-305.62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; 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Sedative/Hypnotics: 304.1, 304.10-304.12, 305.4, 305.40-305.42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; 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Cannabis: 304.3, 304.30-304.32, 305.2, 305.20-305.22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; 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Amphetamines: 304.4, 304.40-304.42, 305.7, 305.70-305.72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; 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Hallucinogens: 304.5, 304.50-304.52, 305.3, 305.30-305.32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; 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>Other Drug-Related Diagnoses (combined or unspecified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>, non-OUD</w:t>
            </w:r>
            <w:r w:rsidRPr="009A3612"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 disorders): 304.6, 304.60-304.62,</w:t>
            </w:r>
            <w:r>
              <w:rPr>
                <w:rFonts w:asciiTheme="minorHAnsi" w:hAnsiTheme="minorHAnsi" w:cstheme="minorHAnsi"/>
                <w:bCs/>
                <w:sz w:val="20"/>
                <w:szCs w:val="20"/>
              </w:rPr>
              <w:t xml:space="preserve"> </w:t>
            </w:r>
            <w:r w:rsidRPr="00F70AD3">
              <w:rPr>
                <w:rFonts w:asciiTheme="minorHAnsi" w:hAnsiTheme="minorHAnsi" w:cstheme="minorHAnsi"/>
                <w:sz w:val="20"/>
                <w:szCs w:val="20"/>
              </w:rPr>
              <w:t xml:space="preserve">304.8, 304.80-304.82, 304.9, 304.90-304.92, 305.8, 305.80-305.82, 305.9, 305.90-305.92 292.x, 648.3x 648.3 </w:t>
            </w:r>
          </w:p>
        </w:tc>
      </w:tr>
      <w:tr w:rsidR="00A77EA8" w:rsidRPr="00F70AD3" w:rsidTr="00A77EA8">
        <w:trPr>
          <w:trHeight w:val="302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 xml:space="preserve">Mood </w:t>
            </w:r>
            <w:r>
              <w:rPr>
                <w:rFonts w:cstheme="minorHAnsi"/>
                <w:sz w:val="20"/>
                <w:szCs w:val="20"/>
              </w:rPr>
              <w:t>d</w:t>
            </w:r>
            <w:r w:rsidRPr="00F70AD3">
              <w:rPr>
                <w:rFonts w:cstheme="minorHAnsi"/>
                <w:sz w:val="20"/>
                <w:szCs w:val="20"/>
              </w:rPr>
              <w:t>isorders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296.xx, 293.83, 300.4, 311.x</w:t>
            </w:r>
          </w:p>
        </w:tc>
      </w:tr>
      <w:tr w:rsidR="00A77EA8" w:rsidRPr="00F70AD3" w:rsidTr="00A77EA8">
        <w:trPr>
          <w:trHeight w:val="302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Anxiety disorders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300.0x-300.3x                </w:t>
            </w:r>
          </w:p>
        </w:tc>
      </w:tr>
      <w:tr w:rsidR="00A77EA8" w:rsidRPr="00F70AD3" w:rsidTr="00A77EA8">
        <w:trPr>
          <w:trHeight w:val="279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Schizophrenia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293.81, 293.82, 295.xx</w:t>
            </w:r>
          </w:p>
        </w:tc>
      </w:tr>
      <w:tr w:rsidR="00A77EA8" w:rsidRPr="00F70AD3" w:rsidTr="00A77EA8">
        <w:trPr>
          <w:trHeight w:val="302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P</w:t>
            </w:r>
            <w:r>
              <w:rPr>
                <w:rFonts w:cstheme="minorHAnsi"/>
                <w:sz w:val="20"/>
                <w:szCs w:val="20"/>
              </w:rPr>
              <w:t>osttraumatic stress disorder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 w:rsidRPr="00F70AD3">
              <w:rPr>
                <w:rFonts w:cstheme="minorHAnsi"/>
                <w:sz w:val="20"/>
                <w:szCs w:val="20"/>
              </w:rPr>
              <w:t>309.81</w:t>
            </w:r>
          </w:p>
        </w:tc>
      </w:tr>
      <w:tr w:rsidR="00A77EA8" w:rsidRPr="00F70AD3" w:rsidTr="00A77EA8">
        <w:trPr>
          <w:trHeight w:val="279"/>
        </w:trPr>
        <w:tc>
          <w:tcPr>
            <w:tcW w:w="232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epatocellular carcinoma</w:t>
            </w:r>
          </w:p>
        </w:tc>
        <w:tc>
          <w:tcPr>
            <w:tcW w:w="6982" w:type="dxa"/>
            <w:shd w:val="clear" w:color="auto" w:fill="auto"/>
            <w:vAlign w:val="center"/>
          </w:tcPr>
          <w:p w:rsidR="00A77EA8" w:rsidRPr="00F70AD3" w:rsidRDefault="00A77EA8" w:rsidP="00A77EA8">
            <w:pPr>
              <w:pStyle w:val="NoSpacing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55.0</w:t>
            </w:r>
          </w:p>
        </w:tc>
      </w:tr>
    </w:tbl>
    <w:p w:rsidR="00A77EA8" w:rsidRDefault="00A77EA8" w:rsidP="00A77EA8">
      <w:p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t>Supplementa</w:t>
      </w:r>
      <w:bookmarkStart w:id="0" w:name="_GoBack"/>
      <w:bookmarkEnd w:id="0"/>
      <w:r>
        <w:rPr>
          <w:rFonts w:asciiTheme="minorHAnsi" w:hAnsiTheme="minorHAnsi" w:cstheme="minorHAnsi"/>
          <w:b/>
          <w:bCs/>
          <w:sz w:val="22"/>
          <w:szCs w:val="22"/>
        </w:rPr>
        <w:t>l Table 1: Data Definitions</w:t>
      </w:r>
    </w:p>
    <w:p w:rsidR="00A77EA8" w:rsidRDefault="00A77EA8" w:rsidP="00A77EA8">
      <w:pPr>
        <w:rPr>
          <w:rFonts w:asciiTheme="minorHAnsi" w:hAnsiTheme="minorHAnsi" w:cstheme="minorHAnsi"/>
          <w:sz w:val="22"/>
          <w:szCs w:val="22"/>
        </w:rPr>
      </w:pPr>
    </w:p>
    <w:p w:rsidR="00572074" w:rsidRPr="00A77EA8" w:rsidRDefault="00A77EA8" w:rsidP="00A77EA8">
      <w:pPr>
        <w:spacing w:after="200" w:line="276" w:lineRule="auto"/>
        <w:rPr>
          <w:rFonts w:asciiTheme="minorHAnsi" w:hAnsiTheme="minorHAnsi" w:cstheme="minorHAnsi"/>
          <w:sz w:val="22"/>
          <w:szCs w:val="22"/>
        </w:rPr>
      </w:pPr>
    </w:p>
    <w:sectPr w:rsidR="00572074" w:rsidRPr="00A77E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EA8"/>
    <w:rsid w:val="002F312B"/>
    <w:rsid w:val="005B58CC"/>
    <w:rsid w:val="00A77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B1F8FC"/>
  <w15:chartTrackingRefBased/>
  <w15:docId w15:val="{B8693182-61E3-4370-BA96-D80BB6D430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77EA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77EA8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7EA8"/>
    <w:rPr>
      <w:rFonts w:ascii="Segoe UI" w:hAnsi="Segoe UI" w:cs="Segoe UI"/>
      <w:sz w:val="18"/>
      <w:szCs w:val="18"/>
    </w:rPr>
  </w:style>
  <w:style w:type="paragraph" w:styleId="NoSpacing">
    <w:name w:val="No Spacing"/>
    <w:link w:val="NoSpacingChar"/>
    <w:uiPriority w:val="1"/>
    <w:qFormat/>
    <w:rsid w:val="00A77EA8"/>
    <w:pPr>
      <w:spacing w:after="0" w:line="240" w:lineRule="auto"/>
    </w:pPr>
  </w:style>
  <w:style w:type="character" w:customStyle="1" w:styleId="NoSpacingChar">
    <w:name w:val="No Spacing Char"/>
    <w:link w:val="NoSpacing"/>
    <w:uiPriority w:val="1"/>
    <w:rsid w:val="00A77E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4</Words>
  <Characters>1053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innes, Shauna E.</dc:creator>
  <cp:keywords/>
  <dc:description/>
  <cp:lastModifiedBy>Mcinnes, Shauna E.</cp:lastModifiedBy>
  <cp:revision>1</cp:revision>
  <dcterms:created xsi:type="dcterms:W3CDTF">2020-05-30T21:24:00Z</dcterms:created>
  <dcterms:modified xsi:type="dcterms:W3CDTF">2020-05-30T21:28:00Z</dcterms:modified>
</cp:coreProperties>
</file>